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86E238D" w14:textId="0C651A9A" w:rsidR="00E95B3F" w:rsidRDefault="00727BDF" w:rsidP="00E95B3F">
      <w:pPr>
        <w:pStyle w:val="Title"/>
      </w:pPr>
      <w:r>
        <w:t>Opportunity for culture tourism in London through Airbnb</w:t>
      </w:r>
    </w:p>
    <w:p w14:paraId="1DBA32F1" w14:textId="77777777" w:rsidR="00E95B3F" w:rsidRPr="00E95B3F" w:rsidRDefault="00E95B3F" w:rsidP="00E95B3F"/>
    <w:p w14:paraId="33D22AB6" w14:textId="0766E295" w:rsidR="00EF3DA8" w:rsidRPr="00E95B3F" w:rsidRDefault="002B6B91" w:rsidP="00F753BF">
      <w:pPr>
        <w:pStyle w:val="Heading1"/>
      </w:pPr>
      <w:r w:rsidRPr="00E95B3F">
        <w:rPr>
          <w:rStyle w:val="Heading1Char"/>
        </w:rPr>
        <w:t>Executive summary (summary of your briefing creating a summary of each of the sections below, 200-300 words)</w:t>
      </w:r>
    </w:p>
    <w:p w14:paraId="433CB2B7" w14:textId="2B4BD9A3" w:rsidR="00EF3DA8" w:rsidRDefault="00EF3DA8" w:rsidP="002B6B91">
      <w:r>
        <w:t>The Airbnb platform was born in 2007 and was based on the concept of bed and breakfast</w:t>
      </w:r>
      <w:r w:rsidR="00D80E1B">
        <w:t xml:space="preserve"> </w:t>
      </w:r>
      <w:r w:rsidR="0052034B">
        <w:t xml:space="preserve">within the informal setting of another person’s home. The platform has transformed radically since then, growing to a scale of </w:t>
      </w:r>
      <w:r w:rsidR="0052034B" w:rsidRPr="0052034B">
        <w:t xml:space="preserve">4 million </w:t>
      </w:r>
      <w:r w:rsidR="0052034B">
        <w:t>h</w:t>
      </w:r>
      <w:r w:rsidR="0052034B" w:rsidRPr="0052034B">
        <w:t>osts who have welcomed more than 1 billion guest</w:t>
      </w:r>
      <w:r w:rsidR="0052034B">
        <w:t xml:space="preserve">s </w:t>
      </w:r>
      <w:r w:rsidR="0052034B" w:rsidRPr="0052034B">
        <w:t>in almost every country across the globe</w:t>
      </w:r>
      <w:r w:rsidR="0052034B">
        <w:t xml:space="preserve"> </w:t>
      </w:r>
      <w:r w:rsidR="0052034B">
        <w:fldChar w:fldCharType="begin"/>
      </w:r>
      <w:r w:rsidR="00E95B3F">
        <w:instrText xml:space="preserve"> ADDIN ZOTERO_ITEM CSL_CITATION {"citationID":"QuSrIxgv","properties":{"formattedCitation":"(\\uc0\\u8216{}About us\\uc0\\u8217{}, .)","plainCitation":"(‘About us’, .)","noteIndex":0},"citationItems":[{"id":50,"uris":["http://zotero.org/users/8579812/items/PB9JFP2L"],"uri":["http://zotero.org/users/8579812/items/PB9JFP2L"],"itemData":{"id":50,"type":"post-weblog","abstract":"Airbnb Press Room is a home for news and announcements from Airbnb, a global community of hosts and travelers.","container-title":"Airbnb Newsroom","language":"en-US","title":"About us","URL":"https://news.airbnb.com/about-us/","accessed":{"date-parts":[["2022",1,4]]},"issued":{"literal":"."}}}],"schema":"https://github.com/citation-style-language/schema/raw/master/csl-citation.json"} </w:instrText>
      </w:r>
      <w:r w:rsidR="0052034B">
        <w:fldChar w:fldCharType="separate"/>
      </w:r>
      <w:r w:rsidR="00E95B3F" w:rsidRPr="00E95B3F">
        <w:rPr>
          <w:rFonts w:ascii="Calibri" w:hAnsi="Calibri" w:cs="Calibri"/>
          <w:szCs w:val="24"/>
        </w:rPr>
        <w:t>(‘About us’, .)</w:t>
      </w:r>
      <w:r w:rsidR="0052034B">
        <w:fldChar w:fldCharType="end"/>
      </w:r>
      <w:r w:rsidR="0052034B">
        <w:t>. With this significant growth there ha</w:t>
      </w:r>
      <w:r w:rsidR="00D80E1B">
        <w:t xml:space="preserve">s been quite a shift from </w:t>
      </w:r>
      <w:r w:rsidR="00E95B3F">
        <w:t xml:space="preserve">the </w:t>
      </w:r>
      <w:r w:rsidR="00D80E1B">
        <w:t>“bed and breakfast” concept and this report</w:t>
      </w:r>
      <w:r w:rsidR="00E95B3F">
        <w:t>,</w:t>
      </w:r>
      <w:r w:rsidR="00D80E1B">
        <w:t xml:space="preserve"> in some capacity</w:t>
      </w:r>
      <w:r w:rsidR="00E95B3F">
        <w:t>,</w:t>
      </w:r>
      <w:r w:rsidR="00D80E1B">
        <w:t xml:space="preserve"> intends to address this problem and provide a proposal that is beneficial to </w:t>
      </w:r>
      <w:r w:rsidR="00F621D5">
        <w:t xml:space="preserve">all </w:t>
      </w:r>
      <w:r w:rsidR="004A197F">
        <w:t xml:space="preserve">the </w:t>
      </w:r>
      <w:r w:rsidR="00F621D5">
        <w:t>stakeholders of Airbnb</w:t>
      </w:r>
      <w:r w:rsidR="00D80E1B">
        <w:t xml:space="preserve">. </w:t>
      </w:r>
    </w:p>
    <w:p w14:paraId="38B02FCA" w14:textId="4B10E608" w:rsidR="004349ED" w:rsidRDefault="00506F5C" w:rsidP="002B6B91">
      <w:r>
        <w:t>Th</w:t>
      </w:r>
      <w:r w:rsidR="00597334">
        <w:t>e</w:t>
      </w:r>
      <w:r>
        <w:t xml:space="preserve"> report looks into the potential for developing a new </w:t>
      </w:r>
      <w:r w:rsidR="00046E5C">
        <w:t xml:space="preserve">culture tourism </w:t>
      </w:r>
      <w:r>
        <w:t>service within the existing Airbnb platform</w:t>
      </w:r>
      <w:r w:rsidR="00E14672">
        <w:t xml:space="preserve">. </w:t>
      </w:r>
      <w:r w:rsidR="005C1AE9">
        <w:t>The c</w:t>
      </w:r>
      <w:r w:rsidR="00E14672">
        <w:t>ulture tourism service will be</w:t>
      </w:r>
      <w:r w:rsidR="00597334">
        <w:t xml:space="preserve"> </w:t>
      </w:r>
      <w:r w:rsidR="00597334">
        <w:t xml:space="preserve">based on </w:t>
      </w:r>
      <w:r w:rsidR="00E14672">
        <w:t xml:space="preserve">ethnic </w:t>
      </w:r>
      <w:r w:rsidR="00597334">
        <w:t>food, art, music and conversations</w:t>
      </w:r>
      <w:r w:rsidR="00597334">
        <w:t xml:space="preserve"> that </w:t>
      </w:r>
      <w:r w:rsidR="00E14672">
        <w:t>a</w:t>
      </w:r>
      <w:r w:rsidR="00597334">
        <w:t xml:space="preserve"> host can provide for </w:t>
      </w:r>
      <w:r w:rsidR="00E14672">
        <w:t>a</w:t>
      </w:r>
      <w:r w:rsidR="00597334">
        <w:t xml:space="preserve"> guest</w:t>
      </w:r>
      <w:r w:rsidR="00C67DCF">
        <w:t>. This</w:t>
      </w:r>
      <w:r>
        <w:t xml:space="preserve"> </w:t>
      </w:r>
      <w:r w:rsidR="00C67DCF">
        <w:t xml:space="preserve">service </w:t>
      </w:r>
      <w:r>
        <w:t>will enrich the guest</w:t>
      </w:r>
      <w:r w:rsidR="00371516">
        <w:t>s’</w:t>
      </w:r>
      <w:r>
        <w:t xml:space="preserve"> experience</w:t>
      </w:r>
      <w:r w:rsidR="00371516">
        <w:t xml:space="preserve">, </w:t>
      </w:r>
      <w:r>
        <w:t>provid</w:t>
      </w:r>
      <w:r w:rsidR="00371516">
        <w:t>e</w:t>
      </w:r>
      <w:r>
        <w:t xml:space="preserve"> scope for additional income </w:t>
      </w:r>
      <w:r w:rsidR="00371516">
        <w:t>generation for the hosts</w:t>
      </w:r>
      <w:r w:rsidR="00046E5C">
        <w:t xml:space="preserve">, </w:t>
      </w:r>
      <w:r w:rsidR="00BB5234">
        <w:t>create</w:t>
      </w:r>
      <w:r w:rsidR="00046E5C">
        <w:t xml:space="preserve"> an avenue for </w:t>
      </w:r>
      <w:r w:rsidR="00C67DCF">
        <w:t>inclusivity and appreciation for different cultures,</w:t>
      </w:r>
      <w:r w:rsidR="00371516">
        <w:t xml:space="preserve"> and ultimately</w:t>
      </w:r>
      <w:r w:rsidR="00C67DCF">
        <w:t xml:space="preserve"> lead to an</w:t>
      </w:r>
      <w:r w:rsidR="00371516">
        <w:t xml:space="preserve"> increase </w:t>
      </w:r>
      <w:r w:rsidR="00C67DCF">
        <w:t xml:space="preserve">in </w:t>
      </w:r>
      <w:r w:rsidR="00371516">
        <w:t xml:space="preserve">revenue for Airbnb. </w:t>
      </w:r>
    </w:p>
    <w:p w14:paraId="2E540B73" w14:textId="73A13DEE" w:rsidR="00BD1D2C" w:rsidRDefault="008379AF" w:rsidP="002B6B91">
      <w:r>
        <w:t>For</w:t>
      </w:r>
      <w:r w:rsidR="00371516">
        <w:t xml:space="preserve"> a prospective investor </w:t>
      </w:r>
      <w:r>
        <w:t>in the Airbnb platform</w:t>
      </w:r>
      <w:r w:rsidR="001E358A">
        <w:t>,</w:t>
      </w:r>
      <w:r>
        <w:t xml:space="preserve"> this report provides a brief </w:t>
      </w:r>
      <w:r w:rsidR="00046E5C">
        <w:t>background</w:t>
      </w:r>
      <w:r>
        <w:t xml:space="preserve"> into the cultural diaspora that exists in London and how to capitalise on such a unique socio-cultural fabric</w:t>
      </w:r>
      <w:r w:rsidR="00046E5C">
        <w:t xml:space="preserve">. </w:t>
      </w:r>
      <w:r w:rsidR="001E358A">
        <w:t xml:space="preserve">Airbnb’s business model </w:t>
      </w:r>
      <w:r w:rsidR="004349ED">
        <w:t>has</w:t>
      </w:r>
      <w:r w:rsidR="001E358A">
        <w:t xml:space="preserve"> also be </w:t>
      </w:r>
      <w:r w:rsidR="004349ED">
        <w:t xml:space="preserve">studied </w:t>
      </w:r>
      <w:r w:rsidR="001E358A">
        <w:t xml:space="preserve">to understand how culture tourism as a service can be beneficial for the host, guest and Airbnb. </w:t>
      </w:r>
      <w:r w:rsidR="004349ED">
        <w:t xml:space="preserve">This report also looks into the possibility that the culture tourism service can provide in </w:t>
      </w:r>
      <w:r w:rsidR="00425DC7">
        <w:t>developing</w:t>
      </w:r>
      <w:r w:rsidR="004349ED">
        <w:t xml:space="preserve"> </w:t>
      </w:r>
      <w:r w:rsidR="00425DC7">
        <w:t>Airbnb’s</w:t>
      </w:r>
      <w:r w:rsidR="004349ED">
        <w:t xml:space="preserve"> </w:t>
      </w:r>
      <w:r w:rsidR="00425DC7">
        <w:t xml:space="preserve">brand image </w:t>
      </w:r>
      <w:r w:rsidR="004349ED">
        <w:t>from a corporate social responsibility perspective.</w:t>
      </w:r>
    </w:p>
    <w:p w14:paraId="2DA62636" w14:textId="7C126440" w:rsidR="001E358A" w:rsidRDefault="00046E5C" w:rsidP="002B6B91">
      <w:r>
        <w:t xml:space="preserve">The potential for such a service </w:t>
      </w:r>
      <w:r w:rsidR="00E7032C">
        <w:t>has been</w:t>
      </w:r>
      <w:r>
        <w:t xml:space="preserve"> discussed through </w:t>
      </w:r>
      <w:r w:rsidR="005C1AE9">
        <w:t>analysis</w:t>
      </w:r>
      <w:r>
        <w:t xml:space="preserve"> of historic </w:t>
      </w:r>
      <w:r w:rsidR="00A94D16">
        <w:t xml:space="preserve">geocoded </w:t>
      </w:r>
      <w:r>
        <w:t>Airbnb data</w:t>
      </w:r>
      <w:r w:rsidR="005C1AE9">
        <w:t xml:space="preserve"> for London</w:t>
      </w:r>
      <w:r w:rsidR="0047790F">
        <w:t xml:space="preserve"> in combination with </w:t>
      </w:r>
      <w:r w:rsidR="005C1AE9">
        <w:t>ethnicity b</w:t>
      </w:r>
      <w:r w:rsidR="00A94D16">
        <w:t xml:space="preserve">ased data </w:t>
      </w:r>
      <w:r w:rsidR="00CA7698">
        <w:t xml:space="preserve">at </w:t>
      </w:r>
      <w:r w:rsidR="001E358A">
        <w:t xml:space="preserve">the </w:t>
      </w:r>
      <w:r w:rsidR="00CA7698">
        <w:t>local authority leve</w:t>
      </w:r>
      <w:r w:rsidR="0047790F">
        <w:t>l</w:t>
      </w:r>
      <w:r w:rsidR="00A94D16">
        <w:t>.</w:t>
      </w:r>
      <w:r w:rsidR="00E7032C">
        <w:t xml:space="preserve"> The analysis looks into how local authorities with a low level of </w:t>
      </w:r>
      <w:r w:rsidR="00A43290">
        <w:t xml:space="preserve">existing </w:t>
      </w:r>
      <w:r w:rsidR="00E7032C">
        <w:t xml:space="preserve">Airbnb </w:t>
      </w:r>
      <w:r w:rsidR="00A43290">
        <w:t>rentals can be further encouraged by promoting the cultural experience that the host and neighbourhood can provide.</w:t>
      </w:r>
    </w:p>
    <w:p w14:paraId="6C7F0174" w14:textId="51A03E5A" w:rsidR="002B6B91" w:rsidRDefault="00A43290" w:rsidP="002B6B91">
      <w:r>
        <w:t>Lastly</w:t>
      </w:r>
      <w:r w:rsidR="00A543E7">
        <w:t>, the</w:t>
      </w:r>
      <w:r w:rsidR="0047790F">
        <w:t xml:space="preserve"> report </w:t>
      </w:r>
      <w:r>
        <w:t>discusse</w:t>
      </w:r>
      <w:r w:rsidR="00A543E7">
        <w:t>s</w:t>
      </w:r>
      <w:r>
        <w:t xml:space="preserve"> the advantages and disadvantages of the culture tourism service</w:t>
      </w:r>
      <w:r w:rsidR="0047790F">
        <w:t xml:space="preserve"> </w:t>
      </w:r>
      <w:r>
        <w:t>from multiple perspectives. C</w:t>
      </w:r>
      <w:r w:rsidR="0047790F">
        <w:t xml:space="preserve">aveats and possible next steps for the implementation of the </w:t>
      </w:r>
      <w:r w:rsidR="0047790F">
        <w:t>culture tourism service</w:t>
      </w:r>
      <w:r w:rsidR="0047790F">
        <w:t xml:space="preserve"> </w:t>
      </w:r>
      <w:r w:rsidR="00A543E7">
        <w:t>within</w:t>
      </w:r>
      <w:r w:rsidR="0047790F">
        <w:t xml:space="preserve"> the Airbnb platform</w:t>
      </w:r>
      <w:r w:rsidR="00A543E7">
        <w:t xml:space="preserve"> </w:t>
      </w:r>
      <w:r w:rsidR="0003742D">
        <w:t>have also been</w:t>
      </w:r>
      <w:r w:rsidR="00A543E7">
        <w:t xml:space="preserve"> touched upon briefly</w:t>
      </w:r>
      <w:r w:rsidR="0003742D">
        <w:t xml:space="preserve"> in this report</w:t>
      </w:r>
      <w:r w:rsidR="0047790F">
        <w:t>.</w:t>
      </w:r>
    </w:p>
    <w:p w14:paraId="5BF3E306" w14:textId="02F57BF1" w:rsidR="002B6B91" w:rsidRDefault="002B6B91" w:rsidP="00F753BF">
      <w:pPr>
        <w:pStyle w:val="Heading1"/>
      </w:pPr>
      <w:r w:rsidRPr="002B6B91">
        <w:t>Background (problem framing, 300-400 words)</w:t>
      </w:r>
      <w:bookmarkStart w:id="0" w:name="_Hlk92181508"/>
    </w:p>
    <w:p w14:paraId="1EA07ED4" w14:textId="294FE250" w:rsidR="002B6B91" w:rsidRDefault="00F753BF" w:rsidP="002B6B91">
      <w:r>
        <w:t>As per the 2011 census London is identified as the most ethnically diverse region in England and Wales where roughly 40</w:t>
      </w:r>
      <w:r w:rsidR="001F1665">
        <w:t>.2</w:t>
      </w:r>
      <w:r>
        <w:t xml:space="preserve">% of the population identify as </w:t>
      </w:r>
      <w:r w:rsidRPr="00F753BF">
        <w:t>Asian, Black, Mixed or Other ethnic group</w:t>
      </w:r>
      <w:r>
        <w:t xml:space="preserve"> </w:t>
      </w:r>
      <w:r>
        <w:fldChar w:fldCharType="begin"/>
      </w:r>
      <w:r w:rsidR="001F1665">
        <w:instrText xml:space="preserve"> ADDIN ZOTERO_ITEM CSL_CITATION {"citationID":"xvN5OtBr","properties":{"formattedCitation":"({\\i{}Regional ethnic diversity}, .)","plainCitation":"(Regional ethnic diversity, .)","noteIndex":0},"citationItems":[{"id":52,"uris":["http://zotero.org/users/8579812/items/TAIQ74SC"],"uri":["http://zotero.org/users/8579812/items/TAIQ74SC"],"itemData":{"id":52,"type":"webpage","abstract":"At the time of the 2011 Census, London was the most ethnically diverse region in England and Wales. 40.2% of residents identified with an ethnic minority group.","language":"en","title":"Regional ethnic diversity","URL":"https://www.ethnicity-facts-figures.service.gov.uk/uk-population-by-ethnicity/national-and-regional-populations/regional-ethnic-diversity/latest","accessed":{"date-parts":[["2022",1,4]]},"issued":{"literal":"."}}}],"schema":"https://github.com/citation-style-language/schema/raw/master/csl-citation.json"} </w:instrText>
      </w:r>
      <w:r>
        <w:fldChar w:fldCharType="separate"/>
      </w:r>
      <w:r w:rsidR="001F1665" w:rsidRPr="001F1665">
        <w:rPr>
          <w:rFonts w:ascii="Calibri" w:hAnsi="Calibri" w:cs="Calibri"/>
          <w:szCs w:val="24"/>
        </w:rPr>
        <w:t>(</w:t>
      </w:r>
      <w:r w:rsidR="001F1665" w:rsidRPr="001F1665">
        <w:rPr>
          <w:rFonts w:ascii="Calibri" w:hAnsi="Calibri" w:cs="Calibri"/>
          <w:i/>
          <w:iCs/>
          <w:szCs w:val="24"/>
        </w:rPr>
        <w:t>Regional ethnic diversity</w:t>
      </w:r>
      <w:r w:rsidR="001F1665" w:rsidRPr="001F1665">
        <w:rPr>
          <w:rFonts w:ascii="Calibri" w:hAnsi="Calibri" w:cs="Calibri"/>
          <w:szCs w:val="24"/>
        </w:rPr>
        <w:t>, .)</w:t>
      </w:r>
      <w:r>
        <w:fldChar w:fldCharType="end"/>
      </w:r>
      <w:r>
        <w:t xml:space="preserve">. </w:t>
      </w:r>
      <w:r w:rsidR="001F1665">
        <w:t xml:space="preserve">London also has the lowest proportion of </w:t>
      </w:r>
      <w:r w:rsidR="001F1665" w:rsidRPr="001F1665">
        <w:t>White British people</w:t>
      </w:r>
      <w:r w:rsidR="001F1665">
        <w:t xml:space="preserve"> at 44.9%.</w:t>
      </w:r>
      <w:r w:rsidR="00462343">
        <w:t xml:space="preserve"> These figures indicate </w:t>
      </w:r>
      <w:r w:rsidR="006867A2">
        <w:t>that London is a</w:t>
      </w:r>
      <w:r w:rsidR="00462343">
        <w:t xml:space="preserve"> very diverse and multi-cultural city with great potential to tap into the cultural nuances that each ethnic group has to offer in the form of cuisine, music, art, etc.</w:t>
      </w:r>
    </w:p>
    <w:p w14:paraId="05A0ABC2" w14:textId="269ACDE4" w:rsidR="006867A2" w:rsidRDefault="007A4FCC" w:rsidP="002B6B91">
      <w:r>
        <w:t xml:space="preserve">Studies have shown that </w:t>
      </w:r>
      <w:r w:rsidR="00196A11">
        <w:t xml:space="preserve">Airbnb hosts in all major cities have a significant overrepresentation of certain groups (e.g. young, White, female) as compared to the local population. There is also statistically significant evidence of </w:t>
      </w:r>
      <w:r w:rsidR="00196A11" w:rsidRPr="00196A11">
        <w:t>gender and racial homophily</w:t>
      </w:r>
      <w:r w:rsidR="009D09DB">
        <w:t xml:space="preserve">. </w:t>
      </w:r>
      <w:r w:rsidR="00153BAE">
        <w:t xml:space="preserve">Inequalities that exist in a city along the lines of race are replicated in Airbnb transactions as well </w:t>
      </w:r>
      <w:r w:rsidR="00153BAE">
        <w:fldChar w:fldCharType="begin"/>
      </w:r>
      <w:r w:rsidR="00153BAE">
        <w:instrText xml:space="preserve"> ADDIN ZOTERO_ITEM CSL_CITATION {"citationID":"6Z3sTM9s","properties":{"formattedCitation":"(Koh {\\i{}et al.}, 2019)","plainCitation":"(Koh et al., 2019)","noteIndex":0},"citationItems":[{"id":31,"uris":["http://zotero.org/users/8579812/items/HUGEMVSU"],"uri":["http://zotero.org/users/8579812/items/HUGEMVSU"],"itemData":{"id":31,"type":"article-journal","abstract":"How diverse are sharing economy platforms? Are they fair marketplaces, where all participants operate on a level playing ﬁeld, or are they large-scale online aggregators of oﬄine human biases? Often portrayed as easy-to-access digital spaces whose participants receive equal opportunities, such platforms have recently come under ﬁre due to reports of discriminatory behaviours among their users, and have been associated with gentriﬁcation phenomena that exacerbate preexisting inequalities along racial lines. In this paper, we focus on the Airbnb sharing economy platform, and analyse the diversity of its user base across ﬁve large cities. We ﬁnd it to be predominantly young, female, and white. Notably, we ﬁnd this to be true even in cities with a diverse racial composition. We then introduce a method based on the statistical analysis of networks to quantify behaviours of homophily, heterophily and avoidance between Airbnb hosts and guests. Depending on cities and property types, we do ﬁnd signals of such behaviours relating both to race and gender. We use these ﬁndings to provide platform design recommendations, aimed at exposing and possibly reducing the biases we detect, in support of a more inclusive growth of sharing economy platforms.","container-title":"EPJ Data Science","DOI":"10.1140/epjds/s13688-019-0189-5","ISSN":"2193-1127","issue":"1","journalAbbreviation":"EPJ Data Sci.","language":"en","page":"11","source":"DOI.org (Crossref)","title":"Offline biases in online platforms: a study of diversity and homophily in Airbnb","title-short":"Offline biases in online platforms","volume":"8","author":[{"family":"Koh","given":"Victoria"},{"family":"Li","given":"Weihua"},{"family":"Livan","given":"Giacomo"},{"family":"Capra","given":"Licia"}],"issued":{"date-parts":[["2019",12]]}}}],"schema":"https://github.com/citation-style-language/schema/raw/master/csl-citation.json"} </w:instrText>
      </w:r>
      <w:r w:rsidR="00153BAE">
        <w:fldChar w:fldCharType="separate"/>
      </w:r>
      <w:r w:rsidR="00153BAE" w:rsidRPr="00153BAE">
        <w:rPr>
          <w:rFonts w:ascii="Calibri" w:hAnsi="Calibri" w:cs="Calibri"/>
          <w:szCs w:val="24"/>
        </w:rPr>
        <w:t xml:space="preserve">(Koh </w:t>
      </w:r>
      <w:r w:rsidR="00153BAE" w:rsidRPr="00153BAE">
        <w:rPr>
          <w:rFonts w:ascii="Calibri" w:hAnsi="Calibri" w:cs="Calibri"/>
          <w:i/>
          <w:iCs/>
          <w:szCs w:val="24"/>
        </w:rPr>
        <w:t>et al.</w:t>
      </w:r>
      <w:r w:rsidR="00153BAE" w:rsidRPr="00153BAE">
        <w:rPr>
          <w:rFonts w:ascii="Calibri" w:hAnsi="Calibri" w:cs="Calibri"/>
          <w:szCs w:val="24"/>
        </w:rPr>
        <w:t>, 2019)</w:t>
      </w:r>
      <w:r w:rsidR="00153BAE">
        <w:fldChar w:fldCharType="end"/>
      </w:r>
      <w:r w:rsidR="00153BAE">
        <w:t>.</w:t>
      </w:r>
    </w:p>
    <w:p w14:paraId="1BD95CDA" w14:textId="36126818" w:rsidR="00153BAE" w:rsidRDefault="00153BAE" w:rsidP="002B6B91">
      <w:r>
        <w:lastRenderedPageBreak/>
        <w:t>Thus, a proposal for culture tourism as a</w:t>
      </w:r>
      <w:r w:rsidR="00B86DE0">
        <w:t>n additional</w:t>
      </w:r>
      <w:r w:rsidR="00E5125A">
        <w:t xml:space="preserve"> service </w:t>
      </w:r>
      <w:r w:rsidR="00B86DE0">
        <w:t xml:space="preserve">that the host provides could help ethnic minority communities in London attract more guests and earn more income from their Airbnb listings.  </w:t>
      </w:r>
    </w:p>
    <w:p w14:paraId="49A3C5D7" w14:textId="77777777" w:rsidR="00153BAE" w:rsidRDefault="00153BAE" w:rsidP="002B6B91"/>
    <w:bookmarkEnd w:id="0"/>
    <w:p w14:paraId="0CA3249C" w14:textId="00C139C1" w:rsidR="002B6B91" w:rsidRDefault="002B6B91" w:rsidP="00F753BF">
      <w:pPr>
        <w:pStyle w:val="Heading1"/>
      </w:pPr>
      <w:r>
        <w:t>Data Analysis (description of the analysis, approach and results, 400-500 words)</w:t>
      </w:r>
    </w:p>
    <w:p w14:paraId="0FD15019" w14:textId="7AC049AA" w:rsidR="002B6B91" w:rsidRDefault="00E20FED" w:rsidP="002B6B91">
      <w:r>
        <w:t>The data used in the following analysis includes</w:t>
      </w:r>
      <w:r>
        <w:t xml:space="preserve"> </w:t>
      </w:r>
      <w:r>
        <w:t xml:space="preserve">July 2021 </w:t>
      </w:r>
      <w:r>
        <w:t xml:space="preserve">geocoded Airbnb data for London </w:t>
      </w:r>
      <w:r>
        <w:fldChar w:fldCharType="begin"/>
      </w:r>
      <w:r>
        <w:instrText xml:space="preserve"> ADDIN ZOTERO_ITEM CSL_CITATION {"citationID":"ZIqVRMD7","properties":{"formattedCitation":"({\\i{}Inside Airbnb. Adding data to the debate.}, .)","plainCitation":"(Inside Airbnb. Adding data to the debate., .)","noteIndex":0},"citationItems":[{"id":48,"uris":["http://zotero.org/users/8579812/items/EUPUM5LE"],"uri":["http://zotero.org/users/8579812/items/EUPUM5LE"],"itemData":{"id":48,"type":"webpage","abstract":"Inside Airbnb is a set of independent tools and open data that allows you to explore how Airbnb is REALLY being used in cities around the world.","container-title":"Inside Airbnb","language":"en","title":"Inside Airbnb. Adding data to the debate.","URL":"http://insideairbnb.com","accessed":{"date-parts":[["2022",1,4]]},"issued":{"literal":"."}}}],"schema":"https://github.com/citation-style-language/schema/raw/master/csl-citation.json"} </w:instrText>
      </w:r>
      <w:r>
        <w:fldChar w:fldCharType="separate"/>
      </w:r>
      <w:r w:rsidRPr="00E20FED">
        <w:rPr>
          <w:rFonts w:ascii="Calibri" w:hAnsi="Calibri" w:cs="Calibri"/>
          <w:szCs w:val="24"/>
        </w:rPr>
        <w:t>(</w:t>
      </w:r>
      <w:r w:rsidRPr="00E20FED">
        <w:rPr>
          <w:rFonts w:ascii="Calibri" w:hAnsi="Calibri" w:cs="Calibri"/>
          <w:i/>
          <w:iCs/>
          <w:szCs w:val="24"/>
        </w:rPr>
        <w:t>Inside Airbnb. Adding data to the debate.</w:t>
      </w:r>
      <w:r w:rsidRPr="00E20FED">
        <w:rPr>
          <w:rFonts w:ascii="Calibri" w:hAnsi="Calibri" w:cs="Calibri"/>
          <w:szCs w:val="24"/>
        </w:rPr>
        <w:t>, .)</w:t>
      </w:r>
      <w:r>
        <w:fldChar w:fldCharType="end"/>
      </w:r>
      <w:r>
        <w:t xml:space="preserve"> and ethnicity data at local authority level in London</w:t>
      </w:r>
      <w:r>
        <w:t xml:space="preserve"> from the 2011 census </w:t>
      </w:r>
      <w:r>
        <w:fldChar w:fldCharType="begin"/>
      </w:r>
      <w:r>
        <w:instrText xml:space="preserve"> ADDIN ZOTERO_ITEM CSL_CITATION {"citationID":"0YMMg6fd","properties":{"formattedCitation":"({\\i{}QS211EW (Ethnic group (detailed)) - Nomis - Official Labour Market Statistics}, .)","plainCitation":"(QS211EW (Ethnic group (detailed)) - Nomis - Official Labour Market Statistics, .)","noteIndex":0},"citationItems":[{"id":44,"uris":["http://zotero.org/users/8579812/items/KLDYJGEK"],"uri":["http://zotero.org/users/8579812/items/KLDYJGEK"],"itemData":{"id":44,"type":"webpage","title":"QS211EW (Ethnic group (detailed)) - Nomis - Official Labour Market Statistics","URL":"https://www.nomisweb.co.uk/census/2011/qs211ew","accessed":{"date-parts":[["2022",1,4]]},"issued":{"literal":"."}}}],"schema":"https://github.com/citation-style-language/schema/raw/master/csl-citation.json"} </w:instrText>
      </w:r>
      <w:r>
        <w:fldChar w:fldCharType="separate"/>
      </w:r>
      <w:r w:rsidRPr="00E20FED">
        <w:rPr>
          <w:rFonts w:ascii="Calibri" w:hAnsi="Calibri" w:cs="Calibri"/>
          <w:szCs w:val="24"/>
        </w:rPr>
        <w:t>(</w:t>
      </w:r>
      <w:r w:rsidRPr="00E20FED">
        <w:rPr>
          <w:rFonts w:ascii="Calibri" w:hAnsi="Calibri" w:cs="Calibri"/>
          <w:i/>
          <w:iCs/>
          <w:szCs w:val="24"/>
        </w:rPr>
        <w:t>QS211EW (Ethnic group (detailed)) - Nomis - Official Labour Market Statistics</w:t>
      </w:r>
      <w:r w:rsidRPr="00E20FED">
        <w:rPr>
          <w:rFonts w:ascii="Calibri" w:hAnsi="Calibri" w:cs="Calibri"/>
          <w:szCs w:val="24"/>
        </w:rPr>
        <w:t>, .)</w:t>
      </w:r>
      <w:r>
        <w:fldChar w:fldCharType="end"/>
      </w:r>
      <w:r>
        <w:t>.</w:t>
      </w:r>
    </w:p>
    <w:p w14:paraId="799C305E" w14:textId="20868668" w:rsidR="002B6B91" w:rsidRDefault="002B6B91" w:rsidP="002B6B91">
      <w:pPr>
        <w:pStyle w:val="Heading1"/>
      </w:pPr>
      <w:r>
        <w:t>Conclusion (what was learned, limitations and what are your recommendations, 300- 400 words)</w:t>
      </w:r>
    </w:p>
    <w:p w14:paraId="63DEF60E" w14:textId="622DDC6B" w:rsidR="002B6B91" w:rsidRDefault="002B6B91" w:rsidP="002B6B91">
      <w:proofErr w:type="spellStart"/>
      <w:r>
        <w:t>Xxx</w:t>
      </w:r>
      <w:proofErr w:type="spellEnd"/>
    </w:p>
    <w:p w14:paraId="6D0CA1EB" w14:textId="5A9B13A1" w:rsidR="001174FE" w:rsidRDefault="002B6B91" w:rsidP="00F753BF">
      <w:pPr>
        <w:pStyle w:val="Heading1"/>
      </w:pPr>
      <w:r>
        <w:t>References (use the standard APA/Harvard-style referencing, does not count towards word count)</w:t>
      </w:r>
    </w:p>
    <w:p w14:paraId="0A4CDBDC" w14:textId="4863A66A" w:rsidR="00F753BF" w:rsidRPr="00F753BF" w:rsidRDefault="00F753BF" w:rsidP="00F753BF"/>
    <w:sectPr w:rsidR="00F753BF" w:rsidRPr="00F753B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MDU3MjYzNjEyNTU0NDJQ0lEKTi0uzszPAykwqgUAdRtz5ywAAAA="/>
  </w:docVars>
  <w:rsids>
    <w:rsidRoot w:val="00AC318F"/>
    <w:rsid w:val="0003742D"/>
    <w:rsid w:val="00046E5C"/>
    <w:rsid w:val="001174FE"/>
    <w:rsid w:val="00153BAE"/>
    <w:rsid w:val="00196A11"/>
    <w:rsid w:val="001E358A"/>
    <w:rsid w:val="001F1665"/>
    <w:rsid w:val="002B6B91"/>
    <w:rsid w:val="00371516"/>
    <w:rsid w:val="003B74EA"/>
    <w:rsid w:val="00425DC7"/>
    <w:rsid w:val="004349ED"/>
    <w:rsid w:val="004368AE"/>
    <w:rsid w:val="00457784"/>
    <w:rsid w:val="00462343"/>
    <w:rsid w:val="0047790F"/>
    <w:rsid w:val="004A197F"/>
    <w:rsid w:val="00506F5C"/>
    <w:rsid w:val="0052034B"/>
    <w:rsid w:val="00597334"/>
    <w:rsid w:val="005C1AE9"/>
    <w:rsid w:val="005C7DF0"/>
    <w:rsid w:val="0066189E"/>
    <w:rsid w:val="006867A2"/>
    <w:rsid w:val="00727BDF"/>
    <w:rsid w:val="007A4FCC"/>
    <w:rsid w:val="008379AF"/>
    <w:rsid w:val="00976801"/>
    <w:rsid w:val="009D09DB"/>
    <w:rsid w:val="00A43290"/>
    <w:rsid w:val="00A543E7"/>
    <w:rsid w:val="00A94D16"/>
    <w:rsid w:val="00AB45F6"/>
    <w:rsid w:val="00AC318F"/>
    <w:rsid w:val="00B86DE0"/>
    <w:rsid w:val="00BB5234"/>
    <w:rsid w:val="00BD1D2C"/>
    <w:rsid w:val="00C67DCF"/>
    <w:rsid w:val="00CA7698"/>
    <w:rsid w:val="00D80E1B"/>
    <w:rsid w:val="00E14672"/>
    <w:rsid w:val="00E20FED"/>
    <w:rsid w:val="00E5125A"/>
    <w:rsid w:val="00E7032C"/>
    <w:rsid w:val="00E95B3F"/>
    <w:rsid w:val="00EF3DA8"/>
    <w:rsid w:val="00F621D5"/>
    <w:rsid w:val="00F753B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3A716D"/>
  <w15:chartTrackingRefBased/>
  <w15:docId w15:val="{E5E14F56-58A3-47B7-AE24-8CEACD0628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B6B9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753B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B6B91"/>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2B6B9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B6B91"/>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753BF"/>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2</Pages>
  <Words>1451</Words>
  <Characters>8273</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ndrasekar, Kavya</dc:creator>
  <cp:keywords/>
  <dc:description/>
  <cp:lastModifiedBy>Chandrasekar, Kavya</cp:lastModifiedBy>
  <cp:revision>14</cp:revision>
  <dcterms:created xsi:type="dcterms:W3CDTF">2022-01-03T22:47:00Z</dcterms:created>
  <dcterms:modified xsi:type="dcterms:W3CDTF">2022-01-04T13: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CbXHehbw"/&gt;&lt;style id="http://www.zotero.org/styles/ucl-institute-of-education-harvard" hasBibliography="1" bibliographyStyleHasBeenSet="0"/&gt;&lt;prefs&gt;&lt;pref name="fieldType" value="Field"/&gt;&lt;/prefs&gt;</vt:lpwstr>
  </property>
  <property fmtid="{D5CDD505-2E9C-101B-9397-08002B2CF9AE}" pid="3" name="ZOTERO_PREF_2">
    <vt:lpwstr>&lt;/data&gt;</vt:lpwstr>
  </property>
</Properties>
</file>